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694962" w:rsidRDefault="0052213A" w:rsidP="00694962">
      <w:pPr>
        <w:pStyle w:val="Ttulo1"/>
      </w:pPr>
      <w:bookmarkStart w:id="0" w:name="_gjdgxs" w:colFirst="0" w:colLast="0"/>
      <w:bookmarkEnd w:id="0"/>
      <w:r w:rsidRPr="00694962">
        <w:t>Introducción</w:t>
      </w:r>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18922168" w:rsidR="00A84D25" w:rsidRDefault="0052213A" w:rsidP="00694962">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1D0909F0" w:rsidR="00A84D25" w:rsidRDefault="00D808B6" w:rsidP="00694962">
      <w:r w:rsidRPr="007E2A55">
        <w:t>La norma se desarrolló para mejorar la calidad del software que presentan servicios, además de estos mejoro los procesos de rendimiento de empresas pequeñas como medianas(pymes), donde puedan contar con los mismos niveles de competitividad en mercado de las grandes industrias. La ISO/IEC 29110 se encuentra dividido en 5 parte donde está dirigido un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773FF61F" w:rsidR="00A84D25" w:rsidRDefault="0052213A" w:rsidP="00694962">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bookmarkStart w:id="2" w:name="_GoBack"/>
      <w:bookmarkEnd w:id="2"/>
    </w:p>
    <w:p w14:paraId="0401116F" w14:textId="45A2879E" w:rsidR="00A84D25" w:rsidRPr="007F3D94" w:rsidRDefault="007F3D94" w:rsidP="00694962">
      <w:pPr>
        <w:pStyle w:val="Descripcin"/>
        <w:spacing w:line="360" w:lineRule="auto"/>
        <w:jc w:val="center"/>
        <w:rPr>
          <w:i w:val="0"/>
          <w:color w:val="auto"/>
          <w:sz w:val="24"/>
          <w:szCs w:val="24"/>
        </w:rPr>
      </w:pPr>
      <w:bookmarkStart w:id="3" w:name="_3znysh7" w:colFirst="0" w:colLast="0"/>
      <w:bookmarkEnd w:id="3"/>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77777777" w:rsidR="00D808B6" w:rsidRPr="00694962" w:rsidRDefault="00D808B6" w:rsidP="00694962">
      <w:r w:rsidRPr="00694962">
        <w:t xml:space="preserve">El proceso de gestión tiene como propósito de establecer y también ejecutar de manera sistemática las tareas del proyecto de la implementación del software. </w:t>
      </w:r>
      <w:r w:rsidRPr="00694962">
        <w:lastRenderedPageBreak/>
        <w:t>Donde esto permite cumplir los objetivos del proyecto como 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1495A54D" w:rsidR="00D808B6" w:rsidRPr="007E2A55" w:rsidRDefault="00D808B6" w:rsidP="00694962">
      <w:bookmarkStart w:id="4" w:name="_2et92p0" w:colFirst="0" w:colLast="0"/>
      <w:bookmarkEnd w:id="4"/>
      <w:r w:rsidRPr="007E2A55">
        <w:t xml:space="preserve">En el proceso se realiza la sistemática de 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7777777" w:rsidR="00694962" w:rsidRDefault="00D808B6" w:rsidP="00694962">
      <w:r w:rsidRPr="007E2A55">
        <w:t>Para la implementación del software tien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5786D15C" w14:textId="77777777" w:rsidR="00A84D25" w:rsidRDefault="0052213A" w:rsidP="00694962">
      <w:pPr>
        <w:numPr>
          <w:ilvl w:val="0"/>
          <w:numId w:val="4"/>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7EBCB892" w14:textId="77777777" w:rsidR="00D808B6" w:rsidRPr="007E2A55" w:rsidRDefault="00D808B6" w:rsidP="00694962">
      <w:pPr>
        <w:rPr>
          <w:color w:val="000000"/>
        </w:rPr>
      </w:pPr>
      <w:r w:rsidRPr="007E2A55">
        <w:t>Existen dos procesos básicos para el desarrollo de un proyecto:</w:t>
      </w:r>
      <w:r w:rsidRPr="007E2A55">
        <w:rPr>
          <w:color w:val="000000"/>
        </w:rPr>
        <w:t xml:space="preserve"> </w:t>
      </w:r>
    </w:p>
    <w:p w14:paraId="2901A4F0" w14:textId="77777777"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xml:space="preserve">: donde se podrá tener una supervisión del proyecto </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77777777" w:rsidR="00D808B6" w:rsidRPr="007E2A55" w:rsidRDefault="00D808B6" w:rsidP="00694962">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 características de gestión con sus artefactos.  Las fases son las siguientes: Planificación de proyecto, Ejecución del plan de proyecto, Evaluación de proyecto, Cierre de proyecto.</w:t>
      </w:r>
    </w:p>
    <w:p w14:paraId="31A049C1" w14:textId="1E066B17" w:rsidR="00A84D25" w:rsidRDefault="0052213A" w:rsidP="00694962">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lastRenderedPageBreak/>
        <w:t xml:space="preserve">Adecuar las características seleccionadas a los tiempos y contexto del proyecto </w:t>
      </w:r>
    </w:p>
    <w:p w14:paraId="3D0FBDE6" w14:textId="57E69702" w:rsidR="00A84D25" w:rsidRDefault="0052213A" w:rsidP="00694962">
      <w:pPr>
        <w:ind w:left="360"/>
      </w:pPr>
      <w:bookmarkStart w:id="5" w:name="_tyjcwt" w:colFirst="0" w:colLast="0"/>
      <w:bookmarkEnd w:id="5"/>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6" w:name="_3dy6vkm" w:colFirst="0" w:colLast="0"/>
      <w:bookmarkEnd w:id="6"/>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27E6143E" w14:textId="77777777" w:rsidR="00A84D25" w:rsidRDefault="0052213A" w:rsidP="00694962">
      <w:pPr>
        <w:numPr>
          <w:ilvl w:val="0"/>
          <w:numId w:val="5"/>
        </w:numPr>
        <w:pBdr>
          <w:top w:val="nil"/>
          <w:left w:val="nil"/>
          <w:bottom w:val="nil"/>
          <w:right w:val="nil"/>
          <w:between w:val="nil"/>
        </w:pBdr>
        <w:ind w:left="360"/>
        <w:rPr>
          <w:b/>
          <w:color w:val="000000"/>
        </w:rPr>
      </w:pPr>
      <w:r>
        <w:rPr>
          <w:b/>
          <w:color w:val="000000"/>
        </w:rPr>
        <w:t>Identificación de las principales características de la ISO/IEC 29110 para el proceso de Gestión del proyecto</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o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lastRenderedPageBreak/>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630FBE3F" w14:textId="1850E516"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00BD525A" w:rsidR="00F85156" w:rsidRPr="00F85156" w:rsidRDefault="00996A64" w:rsidP="00694962">
      <w:pPr>
        <w:numPr>
          <w:ilvl w:val="0"/>
          <w:numId w:val="6"/>
        </w:numPr>
        <w:pBdr>
          <w:top w:val="nil"/>
          <w:left w:val="nil"/>
          <w:bottom w:val="nil"/>
          <w:right w:val="nil"/>
          <w:between w:val="nil"/>
        </w:pBdr>
        <w:ind w:left="1080"/>
        <w:rPr>
          <w:b/>
          <w:color w:val="000000"/>
        </w:rPr>
      </w:pPr>
      <w:r w:rsidRPr="00F85156">
        <w:rPr>
          <w:b/>
          <w:bCs/>
          <w:color w:val="000000"/>
        </w:rPr>
        <w:t>Solicitud de cambio</w:t>
      </w:r>
      <w:r w:rsidR="00DA5F7A" w:rsidRPr="00F85156">
        <w:rPr>
          <w:b/>
          <w:bCs/>
          <w:color w:val="000000"/>
        </w:rPr>
        <w:t>:</w:t>
      </w:r>
      <w:r w:rsidR="00F223BA" w:rsidRPr="00F85156">
        <w:rPr>
          <w:b/>
          <w:bCs/>
          <w:color w:val="000000"/>
        </w:rPr>
        <w:t xml:space="preserve"> </w:t>
      </w:r>
      <w:r w:rsidR="00F85156" w:rsidRPr="00F85156">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1D8B2FF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 xml:space="preserve">se identifica 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w:t>
      </w:r>
      <w:r w:rsidR="00E7206B">
        <w:rPr>
          <w:color w:val="000000"/>
        </w:rPr>
        <w:lastRenderedPageBreak/>
        <w:t xml:space="preserve">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6F6985E8"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aquí se 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1CF6DC10"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A</w:t>
      </w:r>
      <w:r w:rsidR="00F85156" w:rsidRPr="007E2A55">
        <w:rPr>
          <w:color w:val="000000"/>
        </w:rPr>
        <w:t>quí se 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78089048"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tiene los siguientes campos: propósito de la reunión, asistentes, fecha, lugar de celebración,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9ECD83E"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F85156" w:rsidRPr="007E2A55">
        <w:rPr>
          <w:bCs/>
          <w:color w:val="000000"/>
        </w:rPr>
        <w:t>En el estado de campo cuentas con ciertos requisitos como:</w:t>
      </w:r>
      <w:r w:rsidR="00F85156" w:rsidRPr="007E2A55">
        <w:rPr>
          <w:color w:val="000000"/>
        </w:rPr>
        <w:t xml:space="preserve"> fase, actividad, fecha final esperada, fecha de revisión, estado de las tareas actuales (pendiente y completada), fecha </w:t>
      </w:r>
      <w:r w:rsidR="00F85156" w:rsidRPr="007E2A55">
        <w:rPr>
          <w:color w:val="000000"/>
        </w:rPr>
        <w:lastRenderedPageBreak/>
        <w:t>de entrega 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06EF18" w14:textId="77777777" w:rsidR="004016F7" w:rsidRDefault="004016F7">
      <w:pPr>
        <w:spacing w:line="240" w:lineRule="auto"/>
      </w:pPr>
      <w:r>
        <w:separator/>
      </w:r>
    </w:p>
  </w:endnote>
  <w:endnote w:type="continuationSeparator" w:id="0">
    <w:p w14:paraId="3BD8B40F" w14:textId="77777777" w:rsidR="004016F7" w:rsidRDefault="004016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7294B8" w14:textId="77777777" w:rsidR="004016F7" w:rsidRDefault="004016F7">
      <w:pPr>
        <w:spacing w:line="240" w:lineRule="auto"/>
      </w:pPr>
      <w:r>
        <w:separator/>
      </w:r>
    </w:p>
  </w:footnote>
  <w:footnote w:type="continuationSeparator" w:id="0">
    <w:p w14:paraId="28C54A82" w14:textId="77777777" w:rsidR="004016F7" w:rsidRDefault="004016F7">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929CA"/>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8700F"/>
    <w:rsid w:val="00694962"/>
    <w:rsid w:val="006B6A38"/>
    <w:rsid w:val="006C47FD"/>
    <w:rsid w:val="0072480A"/>
    <w:rsid w:val="007259A3"/>
    <w:rsid w:val="00785281"/>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34745"/>
    <w:rsid w:val="00A510F2"/>
    <w:rsid w:val="00A51540"/>
    <w:rsid w:val="00A84D25"/>
    <w:rsid w:val="00AB398C"/>
    <w:rsid w:val="00AC3DE1"/>
    <w:rsid w:val="00AF24D8"/>
    <w:rsid w:val="00AF2BC3"/>
    <w:rsid w:val="00B3177F"/>
    <w:rsid w:val="00B3443F"/>
    <w:rsid w:val="00B4638A"/>
    <w:rsid w:val="00B4671A"/>
    <w:rsid w:val="00B57CDB"/>
    <w:rsid w:val="00B6241A"/>
    <w:rsid w:val="00B826B5"/>
    <w:rsid w:val="00BA2EF9"/>
    <w:rsid w:val="00BB5531"/>
    <w:rsid w:val="00BF5498"/>
    <w:rsid w:val="00C0109E"/>
    <w:rsid w:val="00C016FE"/>
    <w:rsid w:val="00C53BD8"/>
    <w:rsid w:val="00C8076B"/>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4E31D-A362-4515-8E2A-FE01C283F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2730</Words>
  <Characters>15021</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7</cp:revision>
  <dcterms:created xsi:type="dcterms:W3CDTF">2019-08-18T22:16:00Z</dcterms:created>
  <dcterms:modified xsi:type="dcterms:W3CDTF">2019-08-18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